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25AA8" w:rsidRDefault="00FE1D2B">
      <w:bookmarkStart w:id="0" w:name="_GoBack"/>
      <w:r>
        <w:rPr>
          <w:rFonts w:ascii="Times New Roman" w:hAnsi="Times New Roman" w:cs="Times New Roman"/>
          <w:noProof/>
          <w:lang w:eastAsia="fr-FR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32EA5397" wp14:editId="6295A91C">
                <wp:simplePos x="0" y="0"/>
                <wp:positionH relativeFrom="column">
                  <wp:posOffset>0</wp:posOffset>
                </wp:positionH>
                <wp:positionV relativeFrom="paragraph">
                  <wp:posOffset>283845</wp:posOffset>
                </wp:positionV>
                <wp:extent cx="5736590" cy="6433185"/>
                <wp:effectExtent l="0" t="0" r="0" b="5715"/>
                <wp:wrapTopAndBottom/>
                <wp:docPr id="4" name="Groupe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6590" cy="6433185"/>
                          <a:chOff x="0" y="0"/>
                          <a:chExt cx="5736590" cy="6433457"/>
                        </a:xfrm>
                      </wpg:grpSpPr>
                      <pic:pic xmlns:pic="http://schemas.openxmlformats.org/drawingml/2006/picture">
                        <pic:nvPicPr>
                          <pic:cNvPr id="3" name="Image 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184" r="11810"/>
                          <a:stretch/>
                        </pic:blipFill>
                        <pic:spPr bwMode="auto">
                          <a:xfrm>
                            <a:off x="38100" y="0"/>
                            <a:ext cx="5698490" cy="42735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" name="Zone de texte 2"/>
                        <wps:cNvSpPr txBox="1"/>
                        <wps:spPr>
                          <a:xfrm>
                            <a:off x="0" y="4457700"/>
                            <a:ext cx="5705475" cy="1975757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:rsidR="00FE1D2B" w:rsidRPr="000C4F62" w:rsidRDefault="00FE1D2B" w:rsidP="00FE1D2B">
                              <w:pPr>
                                <w:pStyle w:val="Lgende"/>
                                <w:spacing w:line="360" w:lineRule="auto"/>
                                <w:jc w:val="both"/>
                                <w:rPr>
                                  <w:rFonts w:ascii="Times New Roman" w:hAnsi="Times New Roman" w:cs="Times New Roman"/>
                                  <w:noProof/>
                                  <w:color w:val="000000" w:themeColor="text1"/>
                                </w:rPr>
                              </w:pPr>
                              <w:r w:rsidRPr="0026084E">
                                <w:rPr>
                                  <w:rFonts w:ascii="Times New Roman" w:hAnsi="Times New Roman" w:cs="Times New Roman"/>
                                  <w:b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Figure </w:t>
                              </w:r>
                              <w:r w:rsidRPr="002553A8">
                                <w:rPr>
                                  <w:rFonts w:ascii="Times New Roman" w:hAnsi="Times New Roman" w:cs="Times New Roman"/>
                                  <w:b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begin"/>
                              </w:r>
                              <w:r w:rsidRPr="0026084E">
                                <w:rPr>
                                  <w:rFonts w:ascii="Times New Roman" w:hAnsi="Times New Roman" w:cs="Times New Roman"/>
                                  <w:b/>
                                  <w:i w:val="0"/>
                                  <w:color w:val="000000" w:themeColor="text1"/>
                                  <w:sz w:val="22"/>
                                </w:rPr>
                                <w:instrText xml:space="preserve"> SEQ Figure \* ARABIC </w:instrText>
                              </w:r>
                              <w:r w:rsidRPr="002553A8">
                                <w:rPr>
                                  <w:rFonts w:ascii="Times New Roman" w:hAnsi="Times New Roman" w:cs="Times New Roman"/>
                                  <w:b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separate"/>
                              </w:r>
                              <w:r>
                                <w:rPr>
                                  <w:rFonts w:ascii="Times New Roman" w:hAnsi="Times New Roman" w:cs="Times New Roman"/>
                                  <w:b/>
                                  <w:i w:val="0"/>
                                  <w:noProof/>
                                  <w:color w:val="000000" w:themeColor="text1"/>
                                  <w:sz w:val="22"/>
                                </w:rPr>
                                <w:t>1</w:t>
                              </w:r>
                              <w:r w:rsidRPr="002553A8">
                                <w:rPr>
                                  <w:rFonts w:ascii="Times New Roman" w:hAnsi="Times New Roman" w:cs="Times New Roman"/>
                                  <w:b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end"/>
                              </w:r>
                              <w:r w:rsidRPr="0026084E">
                                <w:rPr>
                                  <w:rFonts w:ascii="Times New Roman" w:hAnsi="Times New Roman" w:cs="Times New Roman"/>
                                  <w:b/>
                                  <w:i w:val="0"/>
                                  <w:color w:val="000000" w:themeColor="text1"/>
                                  <w:sz w:val="22"/>
                                </w:rPr>
                                <w:t>.</w:t>
                              </w:r>
                              <w:r w:rsidRPr="0026084E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</w:t>
                              </w:r>
                              <w:r w:rsidRPr="003170A4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Atmospheric CO</w:t>
                              </w:r>
                              <w:r w:rsidRPr="003170A4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vertAlign w:val="subscript"/>
                                </w:rPr>
                                <w:t>2</w:t>
                              </w:r>
                              <w:r w:rsidRPr="003170A4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and proxies during MIS 6 period.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A: Monsoon intensity from δ</w:t>
                              </w:r>
                              <w:r w:rsidRPr="00CA538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vertAlign w:val="superscript"/>
                                </w:rPr>
                                <w:t>18</w:t>
                              </w:r>
                              <w:r w:rsidRPr="003D27A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O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calcite of speleothem in</w:t>
                              </w:r>
                              <w:r w:rsidRPr="003D27A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</w:t>
                              </w:r>
                              <w:proofErr w:type="spellStart"/>
                              <w:r w:rsidRPr="003D27A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Sanbao</w:t>
                              </w:r>
                              <w:proofErr w:type="spellEnd"/>
                              <w:r w:rsidRPr="003D27A6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Cave, China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begin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instrText xml:space="preserve"> ADDIN EN.CITE &lt;EndNote&gt;&lt;Cite&gt;&lt;Author&gt;Cheng&lt;/Author&gt;&lt;Year&gt;2016&lt;/Year&gt;&lt;RecNum&gt;24&lt;/RecNum&gt;&lt;DisplayText&gt;(Cheng et al., 2016)&lt;/DisplayText&gt;&lt;record&gt;&lt;rec-number&gt;24&lt;/rec-number&gt;&lt;foreign-keys&gt;&lt;key app="EN" db-id="vs9drrrpqasep0e2t0lxpexofe2sf0wsaxv9" timestamp="1533131798"&gt;24&lt;/key&gt;&lt;/foreign-keys&gt;&lt;ref-type name="Journal Article"&gt;17&lt;/ref-type&gt;&lt;contributors&gt;&lt;authors&gt;&lt;author&gt;Cheng, Hai&lt;/author&gt;&lt;author&gt;Edwards, R Lawrence&lt;/author&gt;&lt;author&gt;Sinha, Ashish&lt;/author&gt;&lt;author&gt;Spötl, Christoph&lt;/author&gt;&lt;author&gt;Yi, Liang&lt;/author&gt;&lt;author&gt;Chen, Shitao&lt;/author&gt;&lt;author&gt;Kelly, Megan&lt;/author&gt;&lt;author&gt;Kathayat, Gayatri&lt;/author&gt;&lt;author&gt;Wang, Xianfeng&lt;/author&gt;&lt;author&gt;Li, Xianglei&lt;/author&gt;&lt;/authors&gt;&lt;/contributors&gt;&lt;titles&gt;&lt;title&gt;The Asian monsoon over the past 640,000 years and ice age terminations&lt;/title&gt;&lt;secondary-title&gt;Nature&lt;/secondary-title&gt;&lt;/titles&gt;&lt;periodical&gt;&lt;full-title&gt;Nature&lt;/full-title&gt;&lt;/periodical&gt;&lt;pages&gt;640&lt;/pages&gt;&lt;volume&gt;534&lt;/volume&gt;&lt;number&gt;7609&lt;/number&gt;&lt;dates&gt;&lt;year&gt;2016&lt;/year&gt;&lt;/dates&gt;&lt;isbn&gt;1476-4687&lt;/isbn&gt;&lt;urls&gt;&lt;/urls&gt;&lt;/record&gt;&lt;/Cite&gt;&lt;/EndNote&gt;</w:instrTex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separate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</w:rPr>
                                <w:t>(Cheng et al., 2016)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. B: </w:t>
                              </w:r>
                              <w:r w:rsidRPr="00CF7FB5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21 June insolation for 65°N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in Northern Hemisphere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begin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instrText xml:space="preserve"> ADDIN EN.CITE &lt;EndNote&gt;&lt;Cite&gt;&lt;Author&gt;Berger&lt;/Author&gt;&lt;Year&gt;1978&lt;/Year&gt;&lt;RecNum&gt;52&lt;/RecNum&gt;&lt;DisplayText&gt;(Berger, 1978)&lt;/DisplayText&gt;&lt;record&gt;&lt;rec-number&gt;52&lt;/rec-number&gt;&lt;foreign-keys&gt;&lt;key app="EN" db-id="vs9drrrpqasep0e2t0lxpexofe2sf0wsaxv9" timestamp="1533304918"&gt;52&lt;/key&gt;&lt;/foreign-keys&gt;&lt;ref-type name="Journal Article"&gt;17&lt;/ref-type&gt;&lt;contributors&gt;&lt;authors&gt;&lt;author&gt;Berger, Andre L&lt;/author&gt;&lt;/authors&gt;&lt;/contributors&gt;&lt;titles&gt;&lt;title&gt;Long-Term Variations of Caloric Insolation Resulting from the Earth&amp;apos;s Orbital Elements 1&lt;/title&gt;&lt;secondary-title&gt;Quaternary research&lt;/secondary-title&gt;&lt;/titles&gt;&lt;periodical&gt;&lt;full-title&gt;Quaternary research&lt;/full-title&gt;&lt;/periodical&gt;&lt;pages&gt;139-167&lt;/pages&gt;&lt;volume&gt;9&lt;/volume&gt;&lt;number&gt;2&lt;/number&gt;&lt;dates&gt;&lt;year&gt;1978&lt;/year&gt;&lt;/dates&gt;&lt;isbn&gt;0033-5894&lt;/isbn&gt;&lt;urls&gt;&lt;/urls&gt;&lt;/record&gt;&lt;/Cite&gt;&lt;/EndNote&gt;</w:instrTex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separate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</w:rPr>
                                <w:t>(Berger, 1978)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. C: Atmospheric CH</w:t>
                              </w:r>
                              <w:r w:rsidRPr="002553A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vertAlign w:val="subscript"/>
                                </w:rPr>
                                <w:t>4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from EDC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begin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instrText xml:space="preserve"> ADDIN EN.CITE &lt;EndNote&gt;&lt;Cite&gt;&lt;Author&gt;Loulergue&lt;/Author&gt;&lt;Year&gt;2008&lt;/Year&gt;&lt;RecNum&gt;22&lt;/RecNum&gt;&lt;DisplayText&gt;(Loulergue et al., 2008)&lt;/DisplayText&gt;&lt;record&gt;&lt;rec-number&gt;22&lt;/rec-number&gt;&lt;foreign-keys&gt;&lt;key app="EN" db-id="vs9drrrpqasep0e2t0lxpexofe2sf0wsaxv9" timestamp="1533125964"&gt;22&lt;/key&gt;&lt;/foreign-keys&gt;&lt;ref-type name="Journal Article"&gt;17&lt;/ref-type&gt;&lt;contributors&gt;&lt;authors&gt;&lt;author&gt;Loulergue, Laetitia&lt;/author&gt;&lt;author&gt;Schilt, Adrian&lt;/author&gt;&lt;author&gt;Spahni, Renato&lt;/author&gt;&lt;author&gt;Masson-Delmotte, Valérie&lt;/author&gt;&lt;author&gt;Blunier, Thomas&lt;/author&gt;&lt;author&gt;Lemieux, Bénédicte&lt;/author&gt;&lt;author&gt;Barnola, Jean-Marc&lt;/author&gt;&lt;author&gt;Raynaud, Dominique&lt;/author&gt;&lt;author&gt;Stocker, Thomas F&lt;/author&gt;&lt;author&gt;Chappellaz, Jérôme&lt;/author&gt;&lt;/authors&gt;&lt;/contributors&gt;&lt;titles&gt;&lt;title&gt;&lt;style face="normal" font="default" size="100%"&gt;Orbital and millennial-scale features of atmospheric CH&lt;/style&gt;&lt;style face="subscript" font="default" size="100%"&gt;4&lt;/style&gt;&lt;style face="normal" font="default" size="100%"&gt; over the past 800,000 years&lt;/style&gt;&lt;/title&gt;&lt;secondary-title&gt;Nature&lt;/secondary-title&gt;&lt;/titles&gt;&lt;periodical&gt;&lt;full-title&gt;Nature&lt;/full-title&gt;&lt;/periodical&gt;&lt;pages&gt;383&lt;/pages&gt;&lt;volume&gt;453&lt;/volume&gt;&lt;number&gt;7193&lt;/number&gt;&lt;dates&gt;&lt;year&gt;2008&lt;/year&gt;&lt;/dates&gt;&lt;isbn&gt;1476-4687&lt;/isbn&gt;&lt;urls&gt;&lt;/urls&gt;&lt;/record&gt;&lt;/Cite&gt;&lt;/EndNote&gt;</w:instrTex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separate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</w:rPr>
                                <w:t>(Loulergue et al., 2008)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. D: δ</w:t>
                              </w:r>
                              <w:r w:rsidRPr="002553A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vertAlign w:val="superscript"/>
                                </w:rPr>
                                <w:t>18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O of planktonic foraminifera</w:t>
                              </w:r>
                              <w:r w:rsidRPr="00EF1CFD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in the Portuguese </w:t>
                              </w:r>
                              <w:r w:rsidRPr="00EF1CFD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margin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marine Core MD01-2444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begin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instrText xml:space="preserve"> ADDIN EN.CITE &lt;EndNote&gt;&lt;Cite&gt;&lt;Author&gt;Margari&lt;/Author&gt;&lt;Year&gt;2010&lt;/Year&gt;&lt;RecNum&gt;74&lt;/RecNum&gt;&lt;DisplayText&gt;(Margari et al., 2010)&lt;/DisplayText&gt;&lt;record&gt;&lt;rec-number&gt;74&lt;/rec-number&gt;&lt;foreign-keys&gt;&lt;key app="EN" db-id="vs9drrrpqasep0e2t0lxpexofe2sf0wsaxv9" timestamp="1534414726"&gt;74&lt;/key&gt;&lt;/foreign-keys&gt;&lt;ref-type name="Journal Article"&gt;17&lt;/ref-type&gt;&lt;contributors&gt;&lt;authors&gt;&lt;author&gt;Margari, V&lt;/author&gt;&lt;author&gt;Skinner, LC&lt;/author&gt;&lt;author&gt;Tzedakis, PC&lt;/author&gt;&lt;author&gt;Ganopolski, A&lt;/author&gt;&lt;author&gt;Vautravers, M&lt;/author&gt;&lt;author&gt;Shackleton, NJ&lt;/author&gt;&lt;/authors&gt;&lt;/contributors&gt;&lt;titles&gt;&lt;title&gt;The nature of millennial-scale climate variability during the past two glacial periods&lt;/title&gt;&lt;secondary-title&gt;Nature Geoscience&lt;/secondary-title&gt;&lt;/titles&gt;&lt;periodical&gt;&lt;full-title&gt;Nature Geoscience&lt;/full-title&gt;&lt;/periodical&gt;&lt;pages&gt;127&lt;/pages&gt;&lt;volume&gt;3&lt;/volume&gt;&lt;number&gt;2&lt;/number&gt;&lt;dates&gt;&lt;year&gt;2010&lt;/year&gt;&lt;/dates&gt;&lt;isbn&gt;1752-0908&lt;/isbn&gt;&lt;urls&gt;&lt;/urls&gt;&lt;/record&gt;&lt;/Cite&gt;&lt;/EndNote&gt;</w:instrTex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separate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</w:rPr>
                                <w:t>(Margari et al., 2010)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. E: δ</w:t>
                              </w:r>
                              <w:r w:rsidRPr="008E6C93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vertAlign w:val="superscript"/>
                                </w:rPr>
                                <w:t>18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O of Benthic foraminifera</w:t>
                              </w:r>
                              <w:r w:rsidRPr="00EF1CFD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in the Portuguese </w:t>
                              </w:r>
                              <w:r w:rsidRPr="00EF1CFD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margin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marine Core MD01-2444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begin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instrText xml:space="preserve"> ADDIN EN.CITE &lt;EndNote&gt;&lt;Cite&gt;&lt;Author&gt;Margari&lt;/Author&gt;&lt;Year&gt;2010&lt;/Year&gt;&lt;RecNum&gt;74&lt;/RecNum&gt;&lt;DisplayText&gt;(Margari et al., 2010)&lt;/DisplayText&gt;&lt;record&gt;&lt;rec-number&gt;74&lt;/rec-number&gt;&lt;foreign-keys&gt;&lt;key app="EN" db-id="vs9drrrpqasep0e2t0lxpexofe2sf0wsaxv9" timestamp="1534414726"&gt;74&lt;/key&gt;&lt;/foreign-keys&gt;&lt;ref-type name="Journal Article"&gt;17&lt;/ref-type&gt;&lt;contributors&gt;&lt;authors&gt;&lt;author&gt;Margari, V&lt;/author&gt;&lt;author&gt;Skinner, LC&lt;/author&gt;&lt;author&gt;Tzedakis, PC&lt;/author&gt;&lt;author&gt;Ganopolski, A&lt;/author&gt;&lt;author&gt;Vautravers, M&lt;/author&gt;&lt;author&gt;Shackleton, NJ&lt;/author&gt;&lt;/authors&gt;&lt;/contributors&gt;&lt;titles&gt;&lt;title&gt;The nature of millennial-scale climate variability during the past two glacial periods&lt;/title&gt;&lt;secondary-title&gt;Nature Geoscience&lt;/secondary-title&gt;&lt;/titles&gt;&lt;periodical&gt;&lt;full-title&gt;Nature Geoscience&lt;/full-title&gt;&lt;/periodical&gt;&lt;pages&gt;127&lt;/pages&gt;&lt;volume&gt;3&lt;/volume&gt;&lt;number&gt;2&lt;/number&gt;&lt;dates&gt;&lt;year&gt;2010&lt;/year&gt;&lt;/dates&gt;&lt;isbn&gt;1752-0908&lt;/isbn&gt;&lt;urls&gt;&lt;/urls&gt;&lt;/record&gt;&lt;/Cite&gt;&lt;/EndNote&gt;</w:instrTex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separate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</w:rPr>
                                <w:t>(Margari et al., 2010)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. F: Atmospheric CO</w:t>
                              </w:r>
                              <w:r w:rsidRPr="002553A8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  <w:vertAlign w:val="subscript"/>
                                </w:rPr>
                                <w:t xml:space="preserve">2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from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Vostok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ice core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begin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instrText xml:space="preserve"> ADDIN EN.CITE &lt;EndNote&gt;&lt;Cite&gt;&lt;Author&gt;Petit&lt;/Author&gt;&lt;Year&gt;1999&lt;/Year&gt;&lt;RecNum&gt;67&lt;/RecNum&gt;&lt;DisplayText&gt;(Petit et al., 1999)&lt;/DisplayText&gt;&lt;record&gt;&lt;rec-number&gt;67&lt;/rec-number&gt;&lt;foreign-keys&gt;&lt;key app="EN" db-id="vs9drrrpqasep0e2t0lxpexofe2sf0wsaxv9" timestamp="1534408564"&gt;67&lt;/key&gt;&lt;/foreign-keys&gt;&lt;ref-type name="Journal Article"&gt;17&lt;/ref-type&gt;&lt;contributors&gt;&lt;authors&gt;&lt;author&gt;Petit, Jean-Robert&lt;/author&gt;&lt;author&gt;Jouzel, Jean&lt;/author&gt;&lt;author&gt;Raynaud, Dominique&lt;/author&gt;&lt;author&gt;Barkov, Narcisse I&lt;/author&gt;&lt;author&gt;Barnola, J-M&lt;/author&gt;&lt;author&gt;Basile, Isabelle&lt;/author&gt;&lt;author&gt;Bender, Michael&lt;/author&gt;&lt;author&gt;Chappellaz, J&lt;/author&gt;&lt;author&gt;Davis, M&lt;/author&gt;&lt;author&gt;Delaygue, G&lt;/author&gt;&lt;/authors&gt;&lt;/contributors&gt;&lt;titles&gt;&lt;title&gt;Climate and atmospheric history of the past 420,000 years from the Vostok ice core, Antarctica&lt;/title&gt;&lt;secondary-title&gt;Nature&lt;/secondary-title&gt;&lt;/titles&gt;&lt;periodical&gt;&lt;full-title&gt;Nature&lt;/full-title&gt;&lt;/periodical&gt;&lt;pages&gt;429&lt;/pages&gt;&lt;volume&gt;399&lt;/volume&gt;&lt;number&gt;6735&lt;/number&gt;&lt;dates&gt;&lt;year&gt;1999&lt;/year&gt;&lt;/dates&gt;&lt;isbn&gt;1476-4687&lt;/isbn&gt;&lt;urls&gt;&lt;/urls&gt;&lt;/record&gt;&lt;/Cite&gt;&lt;/EndNote&gt;</w:instrTex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separate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</w:rPr>
                                <w:t>(Petit et al., 1999)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. G: Temperature variabilities in </w:t>
                              </w:r>
                              <w:r w:rsidRPr="00FE4F4C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Antarctica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from </w:t>
                              </w:r>
                              <w:proofErr w:type="spellStart"/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>δD</w:t>
                              </w:r>
                              <w:proofErr w:type="spellEnd"/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 composition of </w:t>
                              </w:r>
                              <w:r w:rsidRPr="00FE4F4C"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EDC 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begin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instrText xml:space="preserve"> ADDIN EN.CITE &lt;EndNote&gt;&lt;Cite&gt;&lt;Author&gt;Jouzel&lt;/Author&gt;&lt;Year&gt;2007&lt;/Year&gt;&lt;RecNum&gt;71&lt;/RecNum&gt;&lt;DisplayText&gt;(Jouzel et al., 2007)&lt;/DisplayText&gt;&lt;record&gt;&lt;rec-number&gt;71&lt;/rec-number&gt;&lt;foreign-keys&gt;&lt;key app="EN" db-id="vs9drrrpqasep0e2t0lxpexofe2sf0wsaxv9" timestamp="1534412667"&gt;71&lt;/key&gt;&lt;/foreign-keys&gt;&lt;ref-type name="Journal Article"&gt;17&lt;/ref-type&gt;&lt;contributors&gt;&lt;authors&gt;&lt;author&gt;Jouzel, Jean&lt;/author&gt;&lt;author&gt;Masson-Delmotte, Valérie&lt;/author&gt;&lt;author&gt;Cattani, Olivier&lt;/author&gt;&lt;author&gt;Dreyfus, Gabrielle&lt;/author&gt;&lt;author&gt;Falourd, Sonia&lt;/author&gt;&lt;author&gt;Hoffmann, Georg&lt;/author&gt;&lt;author&gt;Minster, Bénédicte&lt;/author&gt;&lt;author&gt;Nouet, J&lt;/author&gt;&lt;author&gt;Barnola, Jean-Marc&lt;/author&gt;&lt;author&gt;Chappellaz, Jérôme&lt;/author&gt;&lt;/authors&gt;&lt;/contributors&gt;&lt;titles&gt;&lt;title&gt;Orbital and millennial Antarctic climate variability over the past 800,000 years&lt;/title&gt;&lt;secondary-title&gt;science&lt;/secondary-title&gt;&lt;/titles&gt;&lt;periodical&gt;&lt;full-title&gt;Science&lt;/full-title&gt;&lt;/periodical&gt;&lt;pages&gt;793-796&lt;/pages&gt;&lt;volume&gt;317&lt;/volume&gt;&lt;number&gt;5839&lt;/number&gt;&lt;dates&gt;&lt;year&gt;2007&lt;/year&gt;&lt;/dates&gt;&lt;isbn&gt;0036-8075&lt;/isbn&gt;&lt;urls&gt;&lt;/urls&gt;&lt;/record&gt;&lt;/Cite&gt;&lt;/EndNote&gt;</w:instrTex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separate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noProof/>
                                  <w:color w:val="000000" w:themeColor="text1"/>
                                  <w:sz w:val="22"/>
                                </w:rPr>
                                <w:t>(Jouzel et al., 2007)</w:t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fldChar w:fldCharType="end"/>
                              </w:r>
                              <w:r>
                                <w:rPr>
                                  <w:rFonts w:ascii="Times New Roman" w:hAnsi="Times New Roman" w:cs="Times New Roman"/>
                                  <w:i w:val="0"/>
                                  <w:color w:val="000000" w:themeColor="text1"/>
                                  <w:sz w:val="22"/>
                                </w:rPr>
                                <w:t xml:space="preserve">.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2EA5397" id="Groupe 4" o:spid="_x0000_s1026" style="position:absolute;margin-left:0;margin-top:22.35pt;width:451.7pt;height:506.55pt;z-index:251659264;mso-height-relative:margin" coordsize="57365,6433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Image 3" o:spid="_x0000_s1027" type="#_x0000_t75" style="position:absolute;left:381;width:56984;height:42735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MSNmVLCAAAA2gAAAA8AAABkcnMvZG93bnJldi54bWxEj0FrwkAUhO8F/8PyhN7qRoulpK4igjSX&#10;gKbt/ZF9TYLZtzG7TTb/3hWEHoeZ+YbZ7IJpxUC9aywrWC4SEMSl1Q1XCr6/ji/vIJxH1thaJgUT&#10;OdhtZ08bTLUd+UxD4SsRIexSVFB736VSurImg25hO+Lo/dreoI+yr6TucYxw08pVkrxJgw3HhRo7&#10;OtRUXoo/o8BcQzl+TkVXrVof1vaUZ+YnV+p5HvYfIDwF/x9+tDOt4BXuV+INkNsb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DEjZlSwgAAANoAAAAPAAAAAAAAAAAAAAAAAJ8C&#10;AABkcnMvZG93bnJldi54bWxQSwUGAAAAAAQABAD3AAAAjgMAAAAA&#10;">
                  <v:imagedata r:id="rId5" o:title="" cropleft="8640f" cropright="7740f"/>
                  <v:path arrowok="t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Zone de texte 2" o:spid="_x0000_s1028" type="#_x0000_t202" style="position:absolute;top:44577;width:57054;height:1975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jcpTsIA&#10;AADaAAAADwAAAGRycy9kb3ducmV2LnhtbESPzYvCMBTE74L/Q3iCF9HUHkSqUXb9AA/rwQ88P5q3&#10;bdnmpSTR1v/eLAgeh5n5DbNcd6YWD3K+sqxgOklAEOdWV1wouF724zkIH5A11pZJwZM8rFf93hIz&#10;bVs+0eMcChEh7DNUUIbQZFL6vCSDfmIb4uj9WmcwROkKqR22EW5qmSbJTBqsOC6U2NCmpPzvfDcK&#10;Zlt3b0+8GW2vux88NkV6+37elBoOuq8FiEBd+ITf7YNWkML/lXgD5OoF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eNylOwgAAANoAAAAPAAAAAAAAAAAAAAAAAJgCAABkcnMvZG93&#10;bnJldi54bWxQSwUGAAAAAAQABAD1AAAAhwMAAAAA&#10;" stroked="f">
                  <v:textbox inset="0,0,0,0">
                    <w:txbxContent>
                      <w:p w:rsidR="00FE1D2B" w:rsidRPr="000C4F62" w:rsidRDefault="00FE1D2B" w:rsidP="00FE1D2B">
                        <w:pPr>
                          <w:pStyle w:val="Lgende"/>
                          <w:spacing w:line="360" w:lineRule="auto"/>
                          <w:jc w:val="both"/>
                          <w:rPr>
                            <w:rFonts w:ascii="Times New Roman" w:hAnsi="Times New Roman" w:cs="Times New Roman"/>
                            <w:noProof/>
                            <w:color w:val="000000" w:themeColor="text1"/>
                          </w:rPr>
                        </w:pPr>
                        <w:r w:rsidRPr="0026084E">
                          <w:rPr>
                            <w:rFonts w:ascii="Times New Roman" w:hAnsi="Times New Roman" w:cs="Times New Roman"/>
                            <w:b/>
                            <w:i w:val="0"/>
                            <w:color w:val="000000" w:themeColor="text1"/>
                            <w:sz w:val="22"/>
                          </w:rPr>
                          <w:t xml:space="preserve">Figure </w:t>
                        </w:r>
                        <w:r w:rsidRPr="002553A8">
                          <w:rPr>
                            <w:rFonts w:ascii="Times New Roman" w:hAnsi="Times New Roman" w:cs="Times New Roman"/>
                            <w:b/>
                            <w:i w:val="0"/>
                            <w:color w:val="000000" w:themeColor="text1"/>
                            <w:sz w:val="22"/>
                          </w:rPr>
                          <w:fldChar w:fldCharType="begin"/>
                        </w:r>
                        <w:r w:rsidRPr="0026084E">
                          <w:rPr>
                            <w:rFonts w:ascii="Times New Roman" w:hAnsi="Times New Roman" w:cs="Times New Roman"/>
                            <w:b/>
                            <w:i w:val="0"/>
                            <w:color w:val="000000" w:themeColor="text1"/>
                            <w:sz w:val="22"/>
                          </w:rPr>
                          <w:instrText xml:space="preserve"> SEQ Figure \* ARABIC </w:instrText>
                        </w:r>
                        <w:r w:rsidRPr="002553A8">
                          <w:rPr>
                            <w:rFonts w:ascii="Times New Roman" w:hAnsi="Times New Roman" w:cs="Times New Roman"/>
                            <w:b/>
                            <w:i w:val="0"/>
                            <w:color w:val="000000" w:themeColor="text1"/>
                            <w:sz w:val="22"/>
                          </w:rPr>
                          <w:fldChar w:fldCharType="separate"/>
                        </w:r>
                        <w:r>
                          <w:rPr>
                            <w:rFonts w:ascii="Times New Roman" w:hAnsi="Times New Roman" w:cs="Times New Roman"/>
                            <w:b/>
                            <w:i w:val="0"/>
                            <w:noProof/>
                            <w:color w:val="000000" w:themeColor="text1"/>
                            <w:sz w:val="22"/>
                          </w:rPr>
                          <w:t>1</w:t>
                        </w:r>
                        <w:r w:rsidRPr="002553A8">
                          <w:rPr>
                            <w:rFonts w:ascii="Times New Roman" w:hAnsi="Times New Roman" w:cs="Times New Roman"/>
                            <w:b/>
                            <w:i w:val="0"/>
                            <w:color w:val="000000" w:themeColor="text1"/>
                            <w:sz w:val="22"/>
                          </w:rPr>
                          <w:fldChar w:fldCharType="end"/>
                        </w:r>
                        <w:r w:rsidRPr="0026084E">
                          <w:rPr>
                            <w:rFonts w:ascii="Times New Roman" w:hAnsi="Times New Roman" w:cs="Times New Roman"/>
                            <w:b/>
                            <w:i w:val="0"/>
                            <w:color w:val="000000" w:themeColor="text1"/>
                            <w:sz w:val="22"/>
                          </w:rPr>
                          <w:t>.</w:t>
                        </w:r>
                        <w:r w:rsidRPr="0026084E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</w:t>
                        </w:r>
                        <w:r w:rsidRPr="003170A4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Atmospheric CO</w:t>
                        </w:r>
                        <w:r w:rsidRPr="003170A4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vertAlign w:val="subscript"/>
                          </w:rPr>
                          <w:t>2</w:t>
                        </w:r>
                        <w:r w:rsidRPr="003170A4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and proxies during MIS 6 period.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A: Monsoon intensity from δ</w:t>
                        </w:r>
                        <w:r w:rsidRPr="00CA538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vertAlign w:val="superscript"/>
                          </w:rPr>
                          <w:t>18</w:t>
                        </w:r>
                        <w:r w:rsidRPr="003D27A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O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calcite of speleothem in</w:t>
                        </w:r>
                        <w:r w:rsidRPr="003D27A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</w:t>
                        </w:r>
                        <w:proofErr w:type="spellStart"/>
                        <w:r w:rsidRPr="003D27A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Sanbao</w:t>
                        </w:r>
                        <w:proofErr w:type="spellEnd"/>
                        <w:r w:rsidRPr="003D27A6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Cave, China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begin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instrText xml:space="preserve"> ADDIN EN.CITE &lt;EndNote&gt;&lt;Cite&gt;&lt;Author&gt;Cheng&lt;/Author&gt;&lt;Year&gt;2016&lt;/Year&gt;&lt;RecNum&gt;24&lt;/RecNum&gt;&lt;DisplayText&gt;(Cheng et al., 2016)&lt;/DisplayText&gt;&lt;record&gt;&lt;rec-number&gt;24&lt;/rec-number&gt;&lt;foreign-keys&gt;&lt;key app="EN" db-id="vs9drrrpqasep0e2t0lxpexofe2sf0wsaxv9" timestamp="1533131798"&gt;24&lt;/key&gt;&lt;/foreign-keys&gt;&lt;ref-type name="Journal Article"&gt;17&lt;/ref-type&gt;&lt;contributors&gt;&lt;authors&gt;&lt;author&gt;Cheng, Hai&lt;/author&gt;&lt;author&gt;Edwards, R Lawrence&lt;/author&gt;&lt;author&gt;Sinha, Ashish&lt;/author&gt;&lt;author&gt;Spötl, Christoph&lt;/author&gt;&lt;author&gt;Yi, Liang&lt;/author&gt;&lt;author&gt;Chen, Shitao&lt;/author&gt;&lt;author&gt;Kelly, Megan&lt;/author&gt;&lt;author&gt;Kathayat, Gayatri&lt;/author&gt;&lt;author&gt;Wang, Xianfeng&lt;/author&gt;&lt;author&gt;Li, Xianglei&lt;/author&gt;&lt;/authors&gt;&lt;/contributors&gt;&lt;titles&gt;&lt;title&gt;The Asian monsoon over the past 640,000 years and ice age terminations&lt;/title&gt;&lt;secondary-title&gt;Nature&lt;/secondary-title&gt;&lt;/titles&gt;&lt;periodical&gt;&lt;full-title&gt;Nature&lt;/full-title&gt;&lt;/periodical&gt;&lt;pages&gt;640&lt;/pages&gt;&lt;volume&gt;534&lt;/volume&gt;&lt;number&gt;7609&lt;/number&gt;&lt;dates&gt;&lt;year&gt;2016&lt;/year&gt;&lt;/dates&gt;&lt;isbn&gt;1476-4687&lt;/isbn&gt;&lt;urls&gt;&lt;/urls&gt;&lt;/record&gt;&lt;/Cite&gt;&lt;/EndNote&gt;</w:instrTex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separate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</w:rPr>
                          <w:t>(Cheng et al., 2016)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end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. B: </w:t>
                        </w:r>
                        <w:r w:rsidRPr="00CF7FB5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21 June insolation for 65°N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in Northern Hemisphere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begin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instrText xml:space="preserve"> ADDIN EN.CITE &lt;EndNote&gt;&lt;Cite&gt;&lt;Author&gt;Berger&lt;/Author&gt;&lt;Year&gt;1978&lt;/Year&gt;&lt;RecNum&gt;52&lt;/RecNum&gt;&lt;DisplayText&gt;(Berger, 1978)&lt;/DisplayText&gt;&lt;record&gt;&lt;rec-number&gt;52&lt;/rec-number&gt;&lt;foreign-keys&gt;&lt;key app="EN" db-id="vs9drrrpqasep0e2t0lxpexofe2sf0wsaxv9" timestamp="1533304918"&gt;52&lt;/key&gt;&lt;/foreign-keys&gt;&lt;ref-type name="Journal Article"&gt;17&lt;/ref-type&gt;&lt;contributors&gt;&lt;authors&gt;&lt;author&gt;Berger, Andre L&lt;/author&gt;&lt;/authors&gt;&lt;/contributors&gt;&lt;titles&gt;&lt;title&gt;Long-Term Variations of Caloric Insolation Resulting from the Earth&amp;apos;s Orbital Elements 1&lt;/title&gt;&lt;secondary-title&gt;Quaternary research&lt;/secondary-title&gt;&lt;/titles&gt;&lt;periodical&gt;&lt;full-title&gt;Quaternary research&lt;/full-title&gt;&lt;/periodical&gt;&lt;pages&gt;139-167&lt;/pages&gt;&lt;volume&gt;9&lt;/volume&gt;&lt;number&gt;2&lt;/number&gt;&lt;dates&gt;&lt;year&gt;1978&lt;/year&gt;&lt;/dates&gt;&lt;isbn&gt;0033-5894&lt;/isbn&gt;&lt;urls&gt;&lt;/urls&gt;&lt;/record&gt;&lt;/Cite&gt;&lt;/EndNote&gt;</w:instrTex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separate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</w:rPr>
                          <w:t>(Berger, 1978)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end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. C: Atmospheric CH</w:t>
                        </w:r>
                        <w:r w:rsidRPr="002553A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vertAlign w:val="subscript"/>
                          </w:rPr>
                          <w:t>4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from EDC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begin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instrText xml:space="preserve"> ADDIN EN.CITE &lt;EndNote&gt;&lt;Cite&gt;&lt;Author&gt;Loulergue&lt;/Author&gt;&lt;Year&gt;2008&lt;/Year&gt;&lt;RecNum&gt;22&lt;/RecNum&gt;&lt;DisplayText&gt;(Loulergue et al., 2008)&lt;/DisplayText&gt;&lt;record&gt;&lt;rec-number&gt;22&lt;/rec-number&gt;&lt;foreign-keys&gt;&lt;key app="EN" db-id="vs9drrrpqasep0e2t0lxpexofe2sf0wsaxv9" timestamp="1533125964"&gt;22&lt;/key&gt;&lt;/foreign-keys&gt;&lt;ref-type name="Journal Article"&gt;17&lt;/ref-type&gt;&lt;contributors&gt;&lt;authors&gt;&lt;author&gt;Loulergue, Laetitia&lt;/author&gt;&lt;author&gt;Schilt, Adrian&lt;/author&gt;&lt;author&gt;Spahni, Renato&lt;/author&gt;&lt;author&gt;Masson-Delmotte, Valérie&lt;/author&gt;&lt;author&gt;Blunier, Thomas&lt;/author&gt;&lt;author&gt;Lemieux, Bénédicte&lt;/author&gt;&lt;author&gt;Barnola, Jean-Marc&lt;/author&gt;&lt;author&gt;Raynaud, Dominique&lt;/author&gt;&lt;author&gt;Stocker, Thomas F&lt;/author&gt;&lt;author&gt;Chappellaz, Jérôme&lt;/author&gt;&lt;/authors&gt;&lt;/contributors&gt;&lt;titles&gt;&lt;title&gt;&lt;style face="normal" font="default" size="100%"&gt;Orbital and millennial-scale features of atmospheric CH&lt;/style&gt;&lt;style face="subscript" font="default" size="100%"&gt;4&lt;/style&gt;&lt;style face="normal" font="default" size="100%"&gt; over the past 800,000 years&lt;/style&gt;&lt;/title&gt;&lt;secondary-title&gt;Nature&lt;/secondary-title&gt;&lt;/titles&gt;&lt;periodical&gt;&lt;full-title&gt;Nature&lt;/full-title&gt;&lt;/periodical&gt;&lt;pages&gt;383&lt;/pages&gt;&lt;volume&gt;453&lt;/volume&gt;&lt;number&gt;7193&lt;/number&gt;&lt;dates&gt;&lt;year&gt;2008&lt;/year&gt;&lt;/dates&gt;&lt;isbn&gt;1476-4687&lt;/isbn&gt;&lt;urls&gt;&lt;/urls&gt;&lt;/record&gt;&lt;/Cite&gt;&lt;/EndNote&gt;</w:instrTex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separate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</w:rPr>
                          <w:t>(Loulergue et al., 2008)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end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. D: δ</w:t>
                        </w:r>
                        <w:r w:rsidRPr="002553A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vertAlign w:val="superscript"/>
                          </w:rPr>
                          <w:t>18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O of planktonic foraminifera</w:t>
                        </w:r>
                        <w:r w:rsidRPr="00EF1CFD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in the Portuguese </w:t>
                        </w:r>
                        <w:r w:rsidRPr="00EF1CFD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margin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marine Core MD01-2444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begin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instrText xml:space="preserve"> ADDIN EN.CITE &lt;EndNote&gt;&lt;Cite&gt;&lt;Author&gt;Margari&lt;/Author&gt;&lt;Year&gt;2010&lt;/Year&gt;&lt;RecNum&gt;74&lt;/RecNum&gt;&lt;DisplayText&gt;(Margari et al., 2010)&lt;/DisplayText&gt;&lt;record&gt;&lt;rec-number&gt;74&lt;/rec-number&gt;&lt;foreign-keys&gt;&lt;key app="EN" db-id="vs9drrrpqasep0e2t0lxpexofe2sf0wsaxv9" timestamp="1534414726"&gt;74&lt;/key&gt;&lt;/foreign-keys&gt;&lt;ref-type name="Journal Article"&gt;17&lt;/ref-type&gt;&lt;contributors&gt;&lt;authors&gt;&lt;author&gt;Margari, V&lt;/author&gt;&lt;author&gt;Skinner, LC&lt;/author&gt;&lt;author&gt;Tzedakis, PC&lt;/author&gt;&lt;author&gt;Ganopolski, A&lt;/author&gt;&lt;author&gt;Vautravers, M&lt;/author&gt;&lt;author&gt;Shackleton, NJ&lt;/author&gt;&lt;/authors&gt;&lt;/contributors&gt;&lt;titles&gt;&lt;title&gt;The nature of millennial-scale climate variability during the past two glacial periods&lt;/title&gt;&lt;secondary-title&gt;Nature Geoscience&lt;/secondary-title&gt;&lt;/titles&gt;&lt;periodical&gt;&lt;full-title&gt;Nature Geoscience&lt;/full-title&gt;&lt;/periodical&gt;&lt;pages&gt;127&lt;/pages&gt;&lt;volume&gt;3&lt;/volume&gt;&lt;number&gt;2&lt;/number&gt;&lt;dates&gt;&lt;year&gt;2010&lt;/year&gt;&lt;/dates&gt;&lt;isbn&gt;1752-0908&lt;/isbn&gt;&lt;urls&gt;&lt;/urls&gt;&lt;/record&gt;&lt;/Cite&gt;&lt;/EndNote&gt;</w:instrTex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separate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</w:rPr>
                          <w:t>(Margari et al., 2010)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end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. E: δ</w:t>
                        </w:r>
                        <w:r w:rsidRPr="008E6C93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vertAlign w:val="superscript"/>
                          </w:rPr>
                          <w:t>18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O of Benthic foraminifera</w:t>
                        </w:r>
                        <w:r w:rsidRPr="00EF1CFD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in the Portuguese </w:t>
                        </w:r>
                        <w:r w:rsidRPr="00EF1CFD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margin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marine Core MD01-2444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begin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instrText xml:space="preserve"> ADDIN EN.CITE &lt;EndNote&gt;&lt;Cite&gt;&lt;Author&gt;Margari&lt;/Author&gt;&lt;Year&gt;2010&lt;/Year&gt;&lt;RecNum&gt;74&lt;/RecNum&gt;&lt;DisplayText&gt;(Margari et al., 2010)&lt;/DisplayText&gt;&lt;record&gt;&lt;rec-number&gt;74&lt;/rec-number&gt;&lt;foreign-keys&gt;&lt;key app="EN" db-id="vs9drrrpqasep0e2t0lxpexofe2sf0wsaxv9" timestamp="1534414726"&gt;74&lt;/key&gt;&lt;/foreign-keys&gt;&lt;ref-type name="Journal Article"&gt;17&lt;/ref-type&gt;&lt;contributors&gt;&lt;authors&gt;&lt;author&gt;Margari, V&lt;/author&gt;&lt;author&gt;Skinner, LC&lt;/author&gt;&lt;author&gt;Tzedakis, PC&lt;/author&gt;&lt;author&gt;Ganopolski, A&lt;/author&gt;&lt;author&gt;Vautravers, M&lt;/author&gt;&lt;author&gt;Shackleton, NJ&lt;/author&gt;&lt;/authors&gt;&lt;/contributors&gt;&lt;titles&gt;&lt;title&gt;The nature of millennial-scale climate variability during the past two glacial periods&lt;/title&gt;&lt;secondary-title&gt;Nature Geoscience&lt;/secondary-title&gt;&lt;/titles&gt;&lt;periodical&gt;&lt;full-title&gt;Nature Geoscience&lt;/full-title&gt;&lt;/periodical&gt;&lt;pages&gt;127&lt;/pages&gt;&lt;volume&gt;3&lt;/volume&gt;&lt;number&gt;2&lt;/number&gt;&lt;dates&gt;&lt;year&gt;2010&lt;/year&gt;&lt;/dates&gt;&lt;isbn&gt;1752-0908&lt;/isbn&gt;&lt;urls&gt;&lt;/urls&gt;&lt;/record&gt;&lt;/Cite&gt;&lt;/EndNote&gt;</w:instrTex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separate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</w:rPr>
                          <w:t>(Margari et al., 2010)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end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. F: Atmospheric CO</w:t>
                        </w:r>
                        <w:r w:rsidRPr="002553A8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  <w:vertAlign w:val="subscript"/>
                          </w:rPr>
                          <w:t xml:space="preserve">2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from </w:t>
                        </w:r>
                        <w:proofErr w:type="spellStart"/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Vostok</w:t>
                        </w:r>
                        <w:proofErr w:type="spellEnd"/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ice core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begin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instrText xml:space="preserve"> ADDIN EN.CITE &lt;EndNote&gt;&lt;Cite&gt;&lt;Author&gt;Petit&lt;/Author&gt;&lt;Year&gt;1999&lt;/Year&gt;&lt;RecNum&gt;67&lt;/RecNum&gt;&lt;DisplayText&gt;(Petit et al., 1999)&lt;/DisplayText&gt;&lt;record&gt;&lt;rec-number&gt;67&lt;/rec-number&gt;&lt;foreign-keys&gt;&lt;key app="EN" db-id="vs9drrrpqasep0e2t0lxpexofe2sf0wsaxv9" timestamp="1534408564"&gt;67&lt;/key&gt;&lt;/foreign-keys&gt;&lt;ref-type name="Journal Article"&gt;17&lt;/ref-type&gt;&lt;contributors&gt;&lt;authors&gt;&lt;author&gt;Petit, Jean-Robert&lt;/author&gt;&lt;author&gt;Jouzel, Jean&lt;/author&gt;&lt;author&gt;Raynaud, Dominique&lt;/author&gt;&lt;author&gt;Barkov, Narcisse I&lt;/author&gt;&lt;author&gt;Barnola, J-M&lt;/author&gt;&lt;author&gt;Basile, Isabelle&lt;/author&gt;&lt;author&gt;Bender, Michael&lt;/author&gt;&lt;author&gt;Chappellaz, J&lt;/author&gt;&lt;author&gt;Davis, M&lt;/author&gt;&lt;author&gt;Delaygue, G&lt;/author&gt;&lt;/authors&gt;&lt;/contributors&gt;&lt;titles&gt;&lt;title&gt;Climate and atmospheric history of the past 420,000 years from the Vostok ice core, Antarctica&lt;/title&gt;&lt;secondary-title&gt;Nature&lt;/secondary-title&gt;&lt;/titles&gt;&lt;periodical&gt;&lt;full-title&gt;Nature&lt;/full-title&gt;&lt;/periodical&gt;&lt;pages&gt;429&lt;/pages&gt;&lt;volume&gt;399&lt;/volume&gt;&lt;number&gt;6735&lt;/number&gt;&lt;dates&gt;&lt;year&gt;1999&lt;/year&gt;&lt;/dates&gt;&lt;isbn&gt;1476-4687&lt;/isbn&gt;&lt;urls&gt;&lt;/urls&gt;&lt;/record&gt;&lt;/Cite&gt;&lt;/EndNote&gt;</w:instrTex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separate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</w:rPr>
                          <w:t>(Petit et al., 1999)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end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. G: Temperature variabilities in </w:t>
                        </w:r>
                        <w:r w:rsidRPr="00FE4F4C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Antarctica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from </w:t>
                        </w:r>
                        <w:proofErr w:type="spellStart"/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>δD</w:t>
                        </w:r>
                        <w:proofErr w:type="spellEnd"/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 composition of </w:t>
                        </w:r>
                        <w:r w:rsidRPr="00FE4F4C"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EDC 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begin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instrText xml:space="preserve"> ADDIN EN.CITE &lt;EndNote&gt;&lt;Cite&gt;&lt;Author&gt;Jouzel&lt;/Author&gt;&lt;Year&gt;2007&lt;/Year&gt;&lt;RecNum&gt;71&lt;/RecNum&gt;&lt;DisplayText&gt;(Jouzel et al., 2007)&lt;/DisplayText&gt;&lt;record&gt;&lt;rec-number&gt;71&lt;/rec-number&gt;&lt;foreign-keys&gt;&lt;key app="EN" db-id="vs9drrrpqasep0e2t0lxpexofe2sf0wsaxv9" timestamp="1534412667"&gt;71&lt;/key&gt;&lt;/foreign-keys&gt;&lt;ref-type name="Journal Article"&gt;17&lt;/ref-type&gt;&lt;contributors&gt;&lt;authors&gt;&lt;author&gt;Jouzel, Jean&lt;/author&gt;&lt;author&gt;Masson-Delmotte, Valérie&lt;/author&gt;&lt;author&gt;Cattani, Olivier&lt;/author&gt;&lt;author&gt;Dreyfus, Gabrielle&lt;/author&gt;&lt;author&gt;Falourd, Sonia&lt;/author&gt;&lt;author&gt;Hoffmann, Georg&lt;/author&gt;&lt;author&gt;Minster, Bénédicte&lt;/author&gt;&lt;author&gt;Nouet, J&lt;/author&gt;&lt;author&gt;Barnola, Jean-Marc&lt;/author&gt;&lt;author&gt;Chappellaz, Jérôme&lt;/author&gt;&lt;/authors&gt;&lt;/contributors&gt;&lt;titles&gt;&lt;title&gt;Orbital and millennial Antarctic climate variability over the past 800,000 years&lt;/title&gt;&lt;secondary-title&gt;science&lt;/secondary-title&gt;&lt;/titles&gt;&lt;periodical&gt;&lt;full-title&gt;Science&lt;/full-title&gt;&lt;/periodical&gt;&lt;pages&gt;793-796&lt;/pages&gt;&lt;volume&gt;317&lt;/volume&gt;&lt;number&gt;5839&lt;/number&gt;&lt;dates&gt;&lt;year&gt;2007&lt;/year&gt;&lt;/dates&gt;&lt;isbn&gt;0036-8075&lt;/isbn&gt;&lt;urls&gt;&lt;/urls&gt;&lt;/record&gt;&lt;/Cite&gt;&lt;/EndNote&gt;</w:instrTex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separate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noProof/>
                            <w:color w:val="000000" w:themeColor="text1"/>
                            <w:sz w:val="22"/>
                          </w:rPr>
                          <w:t>(Jouzel et al., 2007)</w:t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fldChar w:fldCharType="end"/>
                        </w:r>
                        <w:r>
                          <w:rPr>
                            <w:rFonts w:ascii="Times New Roman" w:hAnsi="Times New Roman" w:cs="Times New Roman"/>
                            <w:i w:val="0"/>
                            <w:color w:val="000000" w:themeColor="text1"/>
                            <w:sz w:val="22"/>
                          </w:rPr>
                          <w:t xml:space="preserve">. 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bookmarkEnd w:id="0"/>
    </w:p>
    <w:sectPr w:rsidR="00A25AA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8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E1D2B"/>
    <w:rsid w:val="00A25AA8"/>
    <w:rsid w:val="00FE1D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39F66A88-1CAF-488C-8D93-5AD3BF4B25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Lgende">
    <w:name w:val="caption"/>
    <w:basedOn w:val="Normal"/>
    <w:next w:val="Normal"/>
    <w:uiPriority w:val="35"/>
    <w:unhideWhenUsed/>
    <w:qFormat/>
    <w:rsid w:val="00FE1D2B"/>
    <w:pPr>
      <w:suppressAutoHyphens/>
      <w:spacing w:after="200" w:line="240" w:lineRule="auto"/>
    </w:pPr>
    <w:rPr>
      <w:rFonts w:eastAsiaTheme="minorEastAsia"/>
      <w:i/>
      <w:iCs/>
      <w:color w:val="44546A" w:themeColor="text2"/>
      <w:sz w:val="18"/>
      <w:szCs w:val="18"/>
      <w:lang w:val="en-GB"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0</Words>
  <Characters>1</Characters>
  <Application>Microsoft Office Word</Application>
  <DocSecurity>0</DocSecurity>
  <Lines>1</Lines>
  <Paragraphs>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LGGE</Company>
  <LinksUpToDate>false</LinksUpToDate>
  <CharactersWithSpaces>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édéric Parrenin</dc:creator>
  <cp:keywords/>
  <dc:description/>
  <cp:lastModifiedBy>Frédéric Parrenin</cp:lastModifiedBy>
  <cp:revision>1</cp:revision>
  <dcterms:created xsi:type="dcterms:W3CDTF">2018-11-29T15:22:00Z</dcterms:created>
  <dcterms:modified xsi:type="dcterms:W3CDTF">2018-11-29T15:22:00Z</dcterms:modified>
</cp:coreProperties>
</file>